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AF3BD5" w:rsidRPr="00722E0B" w:rsidRDefault="00AF3BD5">
      <w:pPr>
        <w:rPr>
          <w:b/>
        </w:rPr>
      </w:pPr>
      <w:r>
        <w:rPr>
          <w:b/>
        </w:rPr>
        <w:t>Choice of assignment:</w:t>
      </w:r>
      <w:r w:rsidR="00722E0B">
        <w:rPr>
          <w:b/>
        </w:rPr>
        <w:t xml:space="preserve"> </w:t>
      </w:r>
      <w:r>
        <w:t>Predicting the biodegradability of chemicals from QSAR data.</w:t>
      </w:r>
    </w:p>
    <w:p w:rsidR="00722E0B" w:rsidRDefault="00AF3BD5">
      <w:r>
        <w:rPr>
          <w:b/>
        </w:rPr>
        <w:t>Data Preparation:</w:t>
      </w:r>
      <w:r w:rsidR="00722E0B">
        <w:rPr>
          <w:b/>
        </w:rPr>
        <w:t xml:space="preserve"> </w:t>
      </w:r>
      <w:r>
        <w:t xml:space="preserve">I loaded the data, matrix </w:t>
      </w:r>
      <w:r>
        <w:rPr>
          <w:b/>
          <w:i/>
        </w:rPr>
        <w:t>D</w:t>
      </w:r>
      <w:r>
        <w:t xml:space="preserve">, into MATLAB where I then split column 11 into its own array </w:t>
      </w:r>
      <w:r>
        <w:rPr>
          <w:b/>
          <w:i/>
        </w:rPr>
        <w:t>z</w:t>
      </w:r>
      <w:r>
        <w:t xml:space="preserve">. This array is the </w:t>
      </w:r>
      <w:r w:rsidR="00722E0B">
        <w:t>target data</w:t>
      </w:r>
      <w:r>
        <w:t xml:space="preserve"> of whether a chemical is biodegradable or not. </w:t>
      </w:r>
      <w:r w:rsidR="00B250F4">
        <w:t xml:space="preserve">The input data, columns 1 through 10, were placed into another matrix </w:t>
      </w:r>
      <w:r w:rsidR="00B250F4">
        <w:rPr>
          <w:b/>
          <w:i/>
        </w:rPr>
        <w:t>X</w:t>
      </w:r>
      <w:r w:rsidR="00B250F4">
        <w:t xml:space="preserve">. I did not perform any normalisation on this data as each column of data was within </w:t>
      </w:r>
      <w:r w:rsidR="004F43FF">
        <w:t xml:space="preserve">a similar range, approximately between </w:t>
      </w:r>
      <w:r w:rsidR="004F43FF">
        <w:rPr>
          <w:rFonts w:cstheme="minorHAnsi"/>
        </w:rPr>
        <w:t>±</w:t>
      </w:r>
      <w:r w:rsidR="004F43FF">
        <w:t xml:space="preserve"> 15.0000. I then chose my training sample size </w:t>
      </w:r>
      <w:r w:rsidR="004F43FF">
        <w:rPr>
          <w:b/>
          <w:i/>
        </w:rPr>
        <w:t>n</w:t>
      </w:r>
      <w:r w:rsidR="004F43FF">
        <w:t xml:space="preserve">, I decided I wanted </w:t>
      </w:r>
      <w:r w:rsidR="004F43FF">
        <w:rPr>
          <w:b/>
          <w:i/>
        </w:rPr>
        <w:t>n</w:t>
      </w:r>
      <w:r w:rsidR="004F43FF">
        <w:t xml:space="preserve"> to equal three quarters the total size of each column of input data. Three quarters of 1055 does not equal an </w:t>
      </w:r>
      <w:r w:rsidR="00722E0B">
        <w:t>integer,</w:t>
      </w:r>
      <w:r w:rsidR="004F43FF">
        <w:t xml:space="preserve"> so my MATLAB code rounds the result down to the closest integer, this meant I had a training sample data of column length 791 and an out of sample (OOS) column length of </w:t>
      </w:r>
      <w:r w:rsidR="00BF3336">
        <w:t>264.</w:t>
      </w:r>
      <w:r w:rsidR="00722E0B">
        <w:t xml:space="preserve"> Both </w:t>
      </w:r>
      <w:r w:rsidR="00722E0B">
        <w:rPr>
          <w:b/>
          <w:i/>
        </w:rPr>
        <w:t>X</w:t>
      </w:r>
      <w:r w:rsidR="00722E0B">
        <w:t xml:space="preserve"> and </w:t>
      </w:r>
      <w:r w:rsidR="00722E0B">
        <w:rPr>
          <w:b/>
          <w:i/>
        </w:rPr>
        <w:t xml:space="preserve">z </w:t>
      </w:r>
      <w:r w:rsidR="00722E0B">
        <w:t xml:space="preserve">were then randomly split into training sample </w:t>
      </w:r>
      <w:r w:rsidR="00722E0B">
        <w:rPr>
          <w:b/>
          <w:i/>
        </w:rPr>
        <w:t>x</w:t>
      </w:r>
      <w:r w:rsidR="00722E0B">
        <w:t xml:space="preserve"> and </w:t>
      </w:r>
      <w:r w:rsidR="00722E0B">
        <w:rPr>
          <w:b/>
          <w:i/>
        </w:rPr>
        <w:t>z</w:t>
      </w:r>
      <w:r w:rsidR="00722E0B">
        <w:t xml:space="preserve">, and OOS </w:t>
      </w:r>
      <w:r w:rsidR="00722E0B">
        <w:rPr>
          <w:b/>
          <w:i/>
        </w:rPr>
        <w:t>x_star</w:t>
      </w:r>
      <w:r w:rsidR="00722E0B">
        <w:t xml:space="preserve"> and </w:t>
      </w:r>
      <w:r w:rsidR="00722E0B">
        <w:rPr>
          <w:b/>
          <w:i/>
        </w:rPr>
        <w:t>z_star</w:t>
      </w:r>
      <w:r w:rsidR="00722E0B">
        <w:t xml:space="preserve"> with the sizes mentioned above.</w:t>
      </w:r>
    </w:p>
    <w:p w:rsidR="00722E0B" w:rsidRDefault="00722E0B">
      <w:r>
        <w:rPr>
          <w:b/>
        </w:rPr>
        <w:t xml:space="preserve">Model building parameters: </w:t>
      </w:r>
      <w:r w:rsidR="0032380B">
        <w:t xml:space="preserve">There were certain things that had to be chosen in order to build a model, initially the first choice was what type of model I was going to create. I decided to use a create a multilayer perceptron (MLP). </w:t>
      </w:r>
      <w:r w:rsidR="003A399E">
        <w:t xml:space="preserve">I chose to use an MLP because we created an MLP for a different classification problem during one of the lab classes, perhaps there were better model choices but since I was familiar with creating an MLP for a smaller but similar problem, I decided to stick with an MLP. I also needed to choose the number of cross folds </w:t>
      </w:r>
      <w:r w:rsidR="003A399E">
        <w:rPr>
          <w:b/>
          <w:i/>
        </w:rPr>
        <w:t>k</w:t>
      </w:r>
      <w:r w:rsidR="003A399E">
        <w:t>, number of hidden units</w:t>
      </w:r>
      <w:r w:rsidR="005B6F6B">
        <w:t xml:space="preserve"> (# of HUs)</w:t>
      </w:r>
      <w:r w:rsidR="003A399E">
        <w:t xml:space="preserve"> </w:t>
      </w:r>
      <w:proofErr w:type="spellStart"/>
      <w:r w:rsidR="003A399E">
        <w:rPr>
          <w:b/>
          <w:i/>
        </w:rPr>
        <w:t>nhid</w:t>
      </w:r>
      <w:proofErr w:type="spellEnd"/>
      <w:r w:rsidR="003A399E">
        <w:t xml:space="preserve">, </w:t>
      </w:r>
      <w:r w:rsidR="003F380B">
        <w:t xml:space="preserve">number of iterations </w:t>
      </w:r>
      <w:r w:rsidR="003F380B">
        <w:rPr>
          <w:b/>
          <w:i/>
        </w:rPr>
        <w:t>nits</w:t>
      </w:r>
      <w:r w:rsidR="003F380B">
        <w:t xml:space="preserve"> and whether the output unit activation function was linear or logistic. </w:t>
      </w:r>
    </w:p>
    <w:p w:rsidR="005B6F6B" w:rsidRDefault="003F380B">
      <w:r>
        <w:t xml:space="preserve">I chose </w:t>
      </w:r>
      <w:r>
        <w:rPr>
          <w:b/>
          <w:i/>
        </w:rPr>
        <w:t>k</w:t>
      </w:r>
      <w:r>
        <w:t xml:space="preserve"> to equal 5, I chose that value as 5 or 10 seem to be the usual values, even though there is not a formal rule </w:t>
      </w:r>
      <w:r w:rsidR="005B6F6B">
        <w:fldChar w:fldCharType="begin" w:fldLock="1"/>
      </w:r>
      <w:r w:rsidR="005B6F6B">
        <w:instrText>ADDIN CSL_CITATION {"citationItems":[{"id":"ITEM-1","itemData":{"ISBN":"9781461468486","author":[{"dropping-particle":"","family":"Kuhn","given":"Max","non-dropping-particle":"","parse-names":false,"suffix":""},{"dropping-particle":"","family":"Johnson","given":"Kjell","non-dropping-particle":"","parse-names":false,"suffix":""}],"id":"ITEM-1","issued":{"date-parts":[["2013"]]},"number-of-pages":"70","publisher":"Springer New York","title":"Applied Predictive Modeling","type":"book"},"uris":["http://www.mendeley.com/documents/?uuid=31e13a76-e429-40b5-8847-ef8ed93bfdb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5B6F6B">
        <w:fldChar w:fldCharType="separate"/>
      </w:r>
      <w:r w:rsidR="005B6F6B" w:rsidRPr="005B6F6B">
        <w:rPr>
          <w:noProof/>
        </w:rPr>
        <w:t>[1]</w:t>
      </w:r>
      <w:r w:rsidR="005B6F6B">
        <w:fldChar w:fldCharType="end"/>
      </w:r>
      <w:r w:rsidR="005B6F6B">
        <w:t xml:space="preserve">. Rather than picking a singular # of HUs, I made </w:t>
      </w:r>
      <w:proofErr w:type="spellStart"/>
      <w:r w:rsidR="005E44ED">
        <w:rPr>
          <w:b/>
          <w:i/>
        </w:rPr>
        <w:t>nhid</w:t>
      </w:r>
      <w:proofErr w:type="spellEnd"/>
      <w:r w:rsidR="005E44ED">
        <w:rPr>
          <w:b/>
          <w:i/>
        </w:rPr>
        <w:t xml:space="preserve"> </w:t>
      </w:r>
      <w:r w:rsidR="005B6F6B" w:rsidRPr="005E44ED">
        <w:t>an</w:t>
      </w:r>
      <w:r w:rsidR="005B6F6B">
        <w:t xml:space="preserve"> array of 7 elements between 5 and 15. I chose this as I was unsure what the best # of HUs was so within my code, I automated the process on choosing which is the best # of HUs.   </w:t>
      </w:r>
      <w:bookmarkStart w:id="0" w:name="_GoBack"/>
      <w:bookmarkEnd w:id="0"/>
    </w:p>
    <w:p w:rsidR="005B6F6B" w:rsidRPr="005B6F6B" w:rsidRDefault="005B6F6B" w:rsidP="005B6F6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B6F6B">
        <w:rPr>
          <w:rFonts w:ascii="Calibri" w:hAnsi="Calibri" w:cs="Calibri"/>
          <w:noProof/>
          <w:szCs w:val="24"/>
        </w:rPr>
        <w:t>[1]</w:t>
      </w:r>
      <w:r w:rsidRPr="005B6F6B">
        <w:rPr>
          <w:rFonts w:ascii="Calibri" w:hAnsi="Calibri" w:cs="Calibri"/>
          <w:noProof/>
          <w:szCs w:val="24"/>
        </w:rPr>
        <w:tab/>
        <w:t xml:space="preserve">M. Kuhn and K. Johnson, </w:t>
      </w:r>
      <w:r w:rsidRPr="005B6F6B">
        <w:rPr>
          <w:rFonts w:ascii="Calibri" w:hAnsi="Calibri" w:cs="Calibri"/>
          <w:i/>
          <w:iCs/>
          <w:noProof/>
          <w:szCs w:val="24"/>
        </w:rPr>
        <w:t>Applied Predictive Modeling</w:t>
      </w:r>
      <w:r w:rsidRPr="005B6F6B">
        <w:rPr>
          <w:rFonts w:ascii="Calibri" w:hAnsi="Calibri" w:cs="Calibri"/>
          <w:noProof/>
          <w:szCs w:val="24"/>
        </w:rPr>
        <w:t>. Springer New York, 2013.</w:t>
      </w:r>
    </w:p>
    <w:p w:rsidR="003F380B" w:rsidRPr="003F380B" w:rsidRDefault="005B6F6B">
      <w:r>
        <w:fldChar w:fldCharType="end"/>
      </w:r>
      <w:r w:rsidR="003F380B">
        <w:t xml:space="preserve"> </w:t>
      </w:r>
    </w:p>
    <w:p w:rsidR="00AF3BD5" w:rsidRPr="004F43FF" w:rsidRDefault="00722E0B">
      <w:r>
        <w:t xml:space="preserve"> </w:t>
      </w:r>
      <w:r w:rsidR="004F43FF">
        <w:t xml:space="preserve"> </w:t>
      </w:r>
    </w:p>
    <w:p w:rsidR="00AF3BD5" w:rsidRDefault="00AF3BD5">
      <w:pPr>
        <w:rPr>
          <w:b/>
        </w:rPr>
      </w:pPr>
    </w:p>
    <w:p w:rsidR="00AF3BD5" w:rsidRPr="00566FBF" w:rsidRDefault="00AF3BD5"/>
    <w:sectPr w:rsidR="00AF3BD5" w:rsidRPr="00566FBF">
      <w:headerReference w:type="default" r:id="rId7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11FAF" w:rsidRDefault="00111FAF" w:rsidP="00A76D90">
      <w:pPr>
        <w:spacing w:after="0" w:line="240" w:lineRule="auto"/>
      </w:pPr>
      <w:r>
        <w:separator/>
      </w:r>
    </w:p>
  </w:endnote>
  <w:endnote w:type="continuationSeparator" w:id="0">
    <w:p w:rsidR="00111FAF" w:rsidRDefault="00111FAF" w:rsidP="00A76D9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11FAF" w:rsidRDefault="00111FAF" w:rsidP="00A76D90">
      <w:pPr>
        <w:spacing w:after="0" w:line="240" w:lineRule="auto"/>
      </w:pPr>
      <w:r>
        <w:separator/>
      </w:r>
    </w:p>
  </w:footnote>
  <w:footnote w:type="continuationSeparator" w:id="0">
    <w:p w:rsidR="00111FAF" w:rsidRDefault="00111FAF" w:rsidP="00A76D9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76D90" w:rsidRDefault="00E52C35">
    <w:pPr>
      <w:pStyle w:val="Header"/>
    </w:pPr>
    <w:r>
      <w:t>ACS</w:t>
    </w:r>
    <w:r w:rsidR="00AF3BD5">
      <w:t>6427 Assignment</w:t>
    </w:r>
    <w:r w:rsidR="00A76D90">
      <w:ptab w:relativeTo="margin" w:alignment="center" w:leader="none"/>
    </w:r>
    <w:r w:rsidR="00A76D90">
      <w:ptab w:relativeTo="margin" w:alignment="right" w:leader="none"/>
    </w:r>
    <w:r w:rsidR="00A76D90">
      <w:t>150153458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76D90"/>
    <w:rsid w:val="00111FAF"/>
    <w:rsid w:val="001E3973"/>
    <w:rsid w:val="0032380B"/>
    <w:rsid w:val="003A399E"/>
    <w:rsid w:val="003F380B"/>
    <w:rsid w:val="004F43FF"/>
    <w:rsid w:val="00566FBF"/>
    <w:rsid w:val="005B6F6B"/>
    <w:rsid w:val="005E44ED"/>
    <w:rsid w:val="00722E0B"/>
    <w:rsid w:val="00A76D90"/>
    <w:rsid w:val="00AF3BD5"/>
    <w:rsid w:val="00B250F4"/>
    <w:rsid w:val="00BF3336"/>
    <w:rsid w:val="00CD7C7E"/>
    <w:rsid w:val="00E52C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BF14779"/>
  <w15:chartTrackingRefBased/>
  <w15:docId w15:val="{6C8C27F2-B8F3-465C-8FC5-F122EE7C015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A76D9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76D90"/>
  </w:style>
  <w:style w:type="paragraph" w:styleId="Footer">
    <w:name w:val="footer"/>
    <w:basedOn w:val="Normal"/>
    <w:link w:val="FooterChar"/>
    <w:uiPriority w:val="99"/>
    <w:unhideWhenUsed/>
    <w:rsid w:val="00A76D9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76D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3F2867-258B-4FD0-AC1F-BC53DB80602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17</TotalTime>
  <Pages>1</Pages>
  <Words>441</Words>
  <Characters>2519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am Overett</dc:creator>
  <cp:keywords/>
  <dc:description/>
  <cp:lastModifiedBy>Liam Overett</cp:lastModifiedBy>
  <cp:revision>4</cp:revision>
  <dcterms:created xsi:type="dcterms:W3CDTF">2020-01-06T11:20:00Z</dcterms:created>
  <dcterms:modified xsi:type="dcterms:W3CDTF">2020-01-13T12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018dbcc3-ec2e-3b50-8fb5-a49450b77d6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